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50BBFC" w14:textId="4E24F07A" w:rsidR="00F31995" w:rsidRDefault="00F31995" w:rsidP="00F31995">
      <w:pPr>
        <w:jc w:val="both"/>
        <w:rPr>
          <w:rFonts w:ascii="Arial" w:hAnsi="Arial" w:cs="Arial"/>
        </w:rPr>
      </w:pPr>
      <w:bookmarkStart w:id="0" w:name="_Hlk179379326"/>
      <w:r w:rsidRPr="00F31995">
        <w:rPr>
          <w:rFonts w:ascii="Arial" w:hAnsi="Arial" w:cs="Arial"/>
        </w:rPr>
        <w:t>Simulation Based Inference of the Evolutionary</w:t>
      </w:r>
      <w:r>
        <w:rPr>
          <w:rFonts w:ascii="Arial" w:hAnsi="Arial" w:cs="Arial"/>
        </w:rPr>
        <w:t xml:space="preserve"> </w:t>
      </w:r>
      <w:r w:rsidRPr="00F31995">
        <w:rPr>
          <w:rFonts w:ascii="Arial" w:hAnsi="Arial" w:cs="Arial"/>
        </w:rPr>
        <w:t>History of Wildcats (Felis silvestris): Machine</w:t>
      </w:r>
      <w:r>
        <w:rPr>
          <w:rFonts w:ascii="Arial" w:hAnsi="Arial" w:cs="Arial"/>
        </w:rPr>
        <w:t xml:space="preserve"> </w:t>
      </w:r>
      <w:r w:rsidRPr="00F31995">
        <w:rPr>
          <w:rFonts w:ascii="Arial" w:hAnsi="Arial" w:cs="Arial"/>
        </w:rPr>
        <w:t>Learning for Population Genomics</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7731DDEE" w:rsidR="00C924DD" w:rsidRDefault="005E1FCB" w:rsidP="00AE1595">
      <w:pPr>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AA5E1C">
        <w:rPr>
          <w:rFonts w:ascii="Arial" w:hAnsi="Arial" w:cs="Arial"/>
        </w:rPr>
        <w:t>wildcat</w:t>
      </w:r>
      <w:r w:rsidRPr="00AE1595">
        <w:rPr>
          <w:rFonts w:ascii="Arial" w:hAnsi="Arial" w:cs="Arial"/>
        </w:rPr>
        <w:t xml:space="preserve">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AA5E1C">
        <w:rPr>
          <w:rFonts w:ascii="Arial" w:hAnsi="Arial" w:cs="Arial"/>
        </w:rPr>
        <w:t>wildcat</w:t>
      </w:r>
      <w:r w:rsidRPr="00AE1595">
        <w:rPr>
          <w:rFonts w:ascii="Arial" w:hAnsi="Arial" w:cs="Arial"/>
        </w:rPr>
        <w:t xml:space="preserve">s,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509A83F7" w:rsidR="005E1FCB" w:rsidRPr="00AE1595" w:rsidRDefault="005E1FCB" w:rsidP="00AE1595">
      <w:pPr>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Default="00525930" w:rsidP="00AE1595">
      <w:pPr>
        <w:jc w:val="both"/>
        <w:rPr>
          <w:rFonts w:ascii="Arial" w:hAnsi="Arial" w:cs="Arial"/>
        </w:rPr>
      </w:pPr>
    </w:p>
    <w:p w14:paraId="08F8FD61" w14:textId="77777777" w:rsidR="00367950" w:rsidRDefault="00367950" w:rsidP="00AE1595">
      <w:pPr>
        <w:jc w:val="both"/>
        <w:rPr>
          <w:rFonts w:ascii="Arial" w:hAnsi="Arial" w:cs="Arial"/>
        </w:rPr>
      </w:pPr>
    </w:p>
    <w:p w14:paraId="7B042525" w14:textId="77777777" w:rsidR="00367950" w:rsidRDefault="00367950" w:rsidP="00AE1595">
      <w:pPr>
        <w:jc w:val="both"/>
        <w:rPr>
          <w:rFonts w:ascii="Arial" w:hAnsi="Arial" w:cs="Arial"/>
        </w:rPr>
      </w:pPr>
    </w:p>
    <w:p w14:paraId="3418CC79" w14:textId="77777777" w:rsidR="00367950" w:rsidRDefault="00367950" w:rsidP="00AE1595">
      <w:pPr>
        <w:jc w:val="both"/>
        <w:rPr>
          <w:rFonts w:ascii="Arial" w:hAnsi="Arial" w:cs="Arial"/>
        </w:rPr>
      </w:pPr>
    </w:p>
    <w:p w14:paraId="75F22E2B" w14:textId="77777777" w:rsidR="00367950" w:rsidRDefault="00367950" w:rsidP="00AE1595">
      <w:pPr>
        <w:jc w:val="both"/>
        <w:rPr>
          <w:rFonts w:ascii="Arial" w:hAnsi="Arial" w:cs="Arial"/>
        </w:rPr>
      </w:pPr>
    </w:p>
    <w:p w14:paraId="4FB0A3F6" w14:textId="77777777" w:rsidR="00367950" w:rsidRDefault="00367950" w:rsidP="00AE1595">
      <w:pPr>
        <w:jc w:val="both"/>
        <w:rPr>
          <w:rFonts w:ascii="Arial" w:hAnsi="Arial" w:cs="Arial"/>
        </w:rPr>
      </w:pPr>
    </w:p>
    <w:p w14:paraId="23D4CF4B" w14:textId="77777777" w:rsidR="00367950" w:rsidRPr="00AE1595" w:rsidRDefault="00367950" w:rsidP="00AE1595">
      <w:pPr>
        <w:jc w:val="both"/>
        <w:rPr>
          <w:rFonts w:ascii="Arial" w:hAnsi="Arial" w:cs="Arial"/>
        </w:rPr>
      </w:pPr>
    </w:p>
    <w:p w14:paraId="4874B2F1" w14:textId="77777777" w:rsidR="00525930" w:rsidRDefault="00525930" w:rsidP="00AE1595">
      <w:pPr>
        <w:jc w:val="both"/>
        <w:rPr>
          <w:rFonts w:ascii="Arial" w:hAnsi="Arial" w:cs="Arial"/>
        </w:rPr>
      </w:pPr>
    </w:p>
    <w:p w14:paraId="66D6EBFF" w14:textId="77777777" w:rsidR="00612D26" w:rsidRDefault="00612D26" w:rsidP="00AE1595">
      <w:pPr>
        <w:jc w:val="both"/>
        <w:rPr>
          <w:rFonts w:ascii="Arial" w:hAnsi="Arial" w:cs="Arial"/>
        </w:rPr>
      </w:pPr>
    </w:p>
    <w:p w14:paraId="48F8A8A9" w14:textId="77777777" w:rsidR="00612D26" w:rsidRDefault="00612D26" w:rsidP="00AE1595">
      <w:pPr>
        <w:jc w:val="both"/>
        <w:rPr>
          <w:rFonts w:ascii="Arial" w:hAnsi="Arial" w:cs="Arial"/>
        </w:rPr>
      </w:pPr>
    </w:p>
    <w:p w14:paraId="0EDB4E02" w14:textId="77777777" w:rsidR="00612D26" w:rsidRDefault="00612D26" w:rsidP="00AE1595">
      <w:pPr>
        <w:jc w:val="both"/>
        <w:rPr>
          <w:rFonts w:ascii="Arial" w:hAnsi="Arial" w:cs="Arial"/>
        </w:rPr>
      </w:pPr>
    </w:p>
    <w:p w14:paraId="424B11CE" w14:textId="77777777" w:rsidR="00612D26" w:rsidRDefault="00612D26" w:rsidP="00AE1595">
      <w:pPr>
        <w:jc w:val="both"/>
        <w:rPr>
          <w:rFonts w:ascii="Arial" w:hAnsi="Arial" w:cs="Arial"/>
        </w:rPr>
      </w:pPr>
    </w:p>
    <w:p w14:paraId="66C3943C" w14:textId="77777777" w:rsidR="00612D26" w:rsidRDefault="00612D26" w:rsidP="00AE1595">
      <w:pPr>
        <w:jc w:val="both"/>
        <w:rPr>
          <w:rFonts w:ascii="Arial" w:hAnsi="Arial" w:cs="Arial"/>
        </w:rPr>
      </w:pPr>
    </w:p>
    <w:p w14:paraId="0ED7BD19" w14:textId="77777777" w:rsidR="00612D26" w:rsidRDefault="00612D26" w:rsidP="00AE1595">
      <w:pPr>
        <w:jc w:val="both"/>
        <w:rPr>
          <w:rFonts w:ascii="Arial" w:hAnsi="Arial" w:cs="Arial"/>
        </w:rPr>
      </w:pPr>
    </w:p>
    <w:p w14:paraId="5E012343" w14:textId="77777777" w:rsidR="00612D26" w:rsidRDefault="00612D26" w:rsidP="00AE1595">
      <w:pPr>
        <w:jc w:val="both"/>
        <w:rPr>
          <w:rFonts w:ascii="Arial" w:hAnsi="Arial" w:cs="Arial"/>
        </w:rPr>
      </w:pPr>
    </w:p>
    <w:p w14:paraId="3273E754" w14:textId="77777777" w:rsidR="00612D26" w:rsidRDefault="00612D26" w:rsidP="00AE1595">
      <w:pPr>
        <w:jc w:val="both"/>
        <w:rPr>
          <w:rFonts w:ascii="Arial" w:hAnsi="Arial" w:cs="Arial"/>
        </w:rPr>
      </w:pPr>
    </w:p>
    <w:p w14:paraId="533ADFB5" w14:textId="77777777" w:rsidR="00612D26" w:rsidRPr="00AE1595" w:rsidRDefault="00612D26"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BAB7B7E"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 xml:space="preserve">Model of </w:t>
      </w:r>
      <w:r w:rsidR="00AA5E1C">
        <w:rPr>
          <w:rFonts w:ascii="Arial" w:hAnsi="Arial" w:cs="Arial"/>
        </w:rPr>
        <w:t>wildcat</w:t>
      </w:r>
      <w:r w:rsidRPr="00AE1595">
        <w:rPr>
          <w:rFonts w:ascii="Arial" w:hAnsi="Arial" w:cs="Arial"/>
        </w:rPr>
        <w:t xml:space="preserve">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49D28383"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M. A. 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If carried out sequentially, SNPE can make robust inferences using relatively little simulated data when compared to ABC, as sequential simulations are sampled from the previous rounds posterior, providing a narrower posterior distribution with each round.</w:t>
      </w:r>
      <w:r w:rsidR="00F31995">
        <w:rPr>
          <w:rFonts w:ascii="Arial" w:hAnsi="Arial" w:cs="Arial"/>
        </w:rPr>
        <w:t xml:space="preserve"> For studies of large populations over a long time, which often have very long simulation runtimes, this is extremely important.</w:t>
      </w:r>
      <w:r w:rsidRPr="00AE1595">
        <w:rPr>
          <w:rFonts w:ascii="Arial" w:hAnsi="Arial" w:cs="Arial"/>
        </w:rPr>
        <w:t xml:space="preserve">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68241D6E"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w:t>
      </w:r>
      <w:r w:rsidRPr="00AE1595">
        <w:rPr>
          <w:rFonts w:ascii="Arial" w:hAnsi="Arial" w:cs="Arial"/>
        </w:rPr>
        <w:lastRenderedPageBreak/>
        <w:t xml:space="preserve">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AE1595">
      <w:pPr>
        <w:jc w:val="both"/>
        <w:rPr>
          <w:rFonts w:ascii="Arial" w:hAnsi="Arial" w:cs="Arial"/>
        </w:rPr>
      </w:pPr>
    </w:p>
    <w:p w14:paraId="35181C77" w14:textId="73987E61"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t>
      </w:r>
      <w:r w:rsidR="00AA5E1C">
        <w:rPr>
          <w:rFonts w:ascii="Arial" w:hAnsi="Arial" w:cs="Arial"/>
        </w:rPr>
        <w:t>wildcat</w:t>
      </w:r>
      <w:r w:rsidRPr="00AE1595">
        <w:rPr>
          <w:rFonts w:ascii="Arial" w:hAnsi="Arial" w:cs="Arial"/>
        </w:rPr>
        <w:t xml:space="preserve"> hybridisation, using the forward-time simulator SLiM to simulate 500 generations of recent demography for </w:t>
      </w:r>
      <w:r w:rsidR="00AA5E1C">
        <w:rPr>
          <w:rFonts w:ascii="Arial" w:hAnsi="Arial" w:cs="Arial"/>
        </w:rPr>
        <w:t>wildcat</w:t>
      </w:r>
      <w:r w:rsidRPr="00AE1595">
        <w:rPr>
          <w:rFonts w:ascii="Arial" w:hAnsi="Arial" w:cs="Arial"/>
        </w:rPr>
        <w:t xml:space="preserve"> cats, Scottish </w:t>
      </w:r>
      <w:r w:rsidR="00AA5E1C">
        <w:rPr>
          <w:rFonts w:ascii="Arial" w:hAnsi="Arial" w:cs="Arial"/>
        </w:rPr>
        <w:t>wildcat</w:t>
      </w:r>
      <w:r w:rsidRPr="00AE1595">
        <w:rPr>
          <w:rFonts w:ascii="Arial" w:hAnsi="Arial" w:cs="Arial"/>
        </w:rPr>
        <w:t xml:space="preserve">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w:t>
      </w:r>
      <w:r w:rsidR="00AA5E1C">
        <w:rPr>
          <w:rFonts w:ascii="Arial" w:hAnsi="Arial" w:cs="Arial"/>
        </w:rPr>
        <w:t>wildcat</w:t>
      </w:r>
      <w:r w:rsidRPr="00AE1595">
        <w:rPr>
          <w:rFonts w:ascii="Arial" w:hAnsi="Arial" w:cs="Arial"/>
        </w:rPr>
        <w:t xml:space="preserve">s and European </w:t>
      </w:r>
      <w:r w:rsidR="00AA5E1C">
        <w:rPr>
          <w:rFonts w:ascii="Arial" w:hAnsi="Arial" w:cs="Arial"/>
        </w:rPr>
        <w:t>wildcat</w:t>
      </w:r>
      <w:r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09A574C4" w:rsidR="005E1FCB" w:rsidRPr="00AE1595" w:rsidRDefault="005E1FCB" w:rsidP="00AE1595">
      <w:pPr>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40DCBE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Migration between Scottish wildcats and </w:t>
      </w:r>
      <w:r w:rsidR="00AA5E1C">
        <w:rPr>
          <w:rFonts w:ascii="Arial" w:hAnsi="Arial" w:cs="Arial"/>
        </w:rPr>
        <w:t>wildcat</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AA5E1C">
        <w:rPr>
          <w:rFonts w:ascii="Arial" w:hAnsi="Arial" w:cs="Arial"/>
        </w:rPr>
        <w:t>wildcat</w:t>
      </w:r>
      <w:r w:rsidRPr="00AE1595">
        <w:rPr>
          <w:rFonts w:ascii="Arial" w:hAnsi="Arial" w:cs="Arial"/>
        </w:rPr>
        <w:t xml:space="preserve">s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lastRenderedPageBreak/>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AE1595">
      <w:pPr>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2C8F50A6"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AA5E1C">
        <w:rPr>
          <w:rFonts w:ascii="Arial" w:hAnsi="Arial" w:cs="Arial"/>
        </w:rPr>
        <w:t>wildcat</w:t>
      </w:r>
      <w:r w:rsidRPr="00AE1595">
        <w:rPr>
          <w:rFonts w:ascii="Arial" w:hAnsi="Arial" w:cs="Arial"/>
        </w:rPr>
        <w:t xml:space="preserve">s,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t>
      </w:r>
      <w:r w:rsidR="00340E41" w:rsidRPr="00AE1595">
        <w:rPr>
          <w:rFonts w:ascii="Arial" w:hAnsi="Arial" w:cs="Arial"/>
        </w:rPr>
        <w:lastRenderedPageBreak/>
        <w:t xml:space="preserve">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55D6E687" w:rsidR="00340E41" w:rsidRPr="00AE1595" w:rsidRDefault="00340E41" w:rsidP="00AE1595">
      <w:pPr>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w:t>
      </w:r>
      <w:r w:rsidRPr="00AE1595">
        <w:rPr>
          <w:rFonts w:ascii="Arial" w:hAnsi="Arial" w:cs="Arial"/>
        </w:rPr>
        <w:lastRenderedPageBreak/>
        <w:t xml:space="preserve">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AE1595">
      <w:pPr>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w:t>
      </w:r>
      <w:r w:rsidRPr="00AE1595">
        <w:rPr>
          <w:rFonts w:ascii="Arial" w:hAnsi="Arial" w:cs="Arial"/>
        </w:rPr>
        <w:lastRenderedPageBreak/>
        <w:t xml:space="preserve">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7231A2">
      <w:pPr>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D7EFB41" w14:textId="77777777" w:rsidR="00C14E12" w:rsidRDefault="00C14E12" w:rsidP="003F5A52">
      <w:pPr>
        <w:jc w:val="both"/>
        <w:rPr>
          <w:rFonts w:ascii="Arial" w:hAnsi="Arial" w:cs="Arial"/>
        </w:rPr>
      </w:pPr>
    </w:p>
    <w:p w14:paraId="2CFA49EF" w14:textId="093229F1" w:rsidR="007231A2" w:rsidRDefault="007231A2" w:rsidP="003F5A52">
      <w:pPr>
        <w:jc w:val="both"/>
        <w:rPr>
          <w:rFonts w:ascii="Arial" w:hAnsi="Arial" w:cs="Arial"/>
        </w:rPr>
      </w:pPr>
      <w:r>
        <w:rPr>
          <w:rFonts w:ascii="Arial" w:hAnsi="Arial" w:cs="Arial"/>
        </w:rPr>
        <w:t>(does this belong in discussion?)</w:t>
      </w:r>
    </w:p>
    <w:p w14:paraId="714C8090" w14:textId="77777777" w:rsidR="007231A2" w:rsidRDefault="007231A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10 summary statistics were </w:t>
      </w:r>
      <w:r>
        <w:rPr>
          <w:rFonts w:ascii="Arial" w:hAnsi="Arial" w:cs="Arial"/>
        </w:rPr>
        <w:lastRenderedPageBreak/>
        <w:t>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2E58830F" w14:textId="77777777" w:rsidR="007231A2" w:rsidRPr="007231A2" w:rsidRDefault="007231A2" w:rsidP="007231A2">
      <w:pPr>
        <w:pStyle w:val="ListParagraph"/>
        <w:numPr>
          <w:ilvl w:val="0"/>
          <w:numId w:val="21"/>
        </w:numPr>
        <w:jc w:val="both"/>
        <w:rPr>
          <w:rFonts w:ascii="Arial" w:hAnsi="Arial" w:cs="Arial"/>
        </w:rPr>
      </w:pPr>
      <w:r w:rsidRPr="007231A2">
        <w:rPr>
          <w:rFonts w:ascii="Arial" w:hAnsi="Arial" w:cs="Arial"/>
          <w:b/>
          <w:bCs/>
        </w:rPr>
        <w:t xml:space="preserve">Posterior predictive checks. </w:t>
      </w:r>
      <w:r w:rsidRPr="007231A2">
        <w:rPr>
          <w:rFonts w:ascii="Arial" w:hAnsi="Arial" w:cs="Arial"/>
        </w:rPr>
        <w:t xml:space="preserve"> After the first round of inference, posterior predictive checks of the marginal distributions of summary statistics were carried out and statistics were removed if the observed data fell outside of the 0.99 percentile of the simulated data. 12 more summary statistics were removed this way.</w:t>
      </w:r>
    </w:p>
    <w:p w14:paraId="14A89CBC" w14:textId="77777777" w:rsidR="007231A2" w:rsidRPr="007231A2" w:rsidRDefault="007231A2" w:rsidP="007231A2">
      <w:pPr>
        <w:rPr>
          <w:rFonts w:ascii="Arial" w:hAnsi="Arial" w:cs="Arial"/>
        </w:rPr>
      </w:pPr>
      <w:r w:rsidRPr="007231A2">
        <w:rPr>
          <w:rFonts w:ascii="Arial" w:hAnsi="Arial" w:cs="Arial"/>
        </w:rPr>
        <w:t>This multi-faceted approach reduced our initial set of 134 summary statistics down to 81 of the most well-specified statistics. The statistics removed can be found in the supplementary materials (Table S1) – to be added.</w:t>
      </w:r>
    </w:p>
    <w:p w14:paraId="7DD8C601" w14:textId="378D924D" w:rsidR="000E1E47" w:rsidRPr="007231A2" w:rsidRDefault="000E1E47" w:rsidP="000E1E47">
      <w:pPr>
        <w:jc w:val="both"/>
        <w:rPr>
          <w:rFonts w:ascii="Arial" w:hAnsi="Arial" w:cs="Arial"/>
        </w:rPr>
      </w:pPr>
      <w:r w:rsidRPr="007231A2">
        <w:rPr>
          <w:rFonts w:ascii="Arial" w:hAnsi="Arial" w:cs="Arial"/>
        </w:rPr>
        <w:t xml:space="preserve"> </w:t>
      </w:r>
    </w:p>
    <w:p w14:paraId="750CCCFD" w14:textId="77777777" w:rsidR="000E1E47" w:rsidRPr="000E1E47" w:rsidRDefault="000E1E47" w:rsidP="000E1E47">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76C13FA2"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w:t>
      </w:r>
      <w:r w:rsidRPr="00AE1595">
        <w:rPr>
          <w:rFonts w:ascii="Arial" w:hAnsi="Arial" w:cs="Arial"/>
        </w:rPr>
        <w:lastRenderedPageBreak/>
        <w:t xml:space="preserve">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AA5E1C">
        <w:rPr>
          <w:rFonts w:ascii="Arial" w:hAnsi="Arial" w:cs="Arial"/>
        </w:rPr>
        <w:t>wildcat</w:t>
      </w:r>
      <w:r w:rsidRPr="00AE1595">
        <w:rPr>
          <w:rFonts w:ascii="Arial" w:hAnsi="Arial" w:cs="Arial"/>
        </w:rPr>
        <w:t>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6B1364D0"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AA5E1C">
        <w:rPr>
          <w:rFonts w:ascii="Arial" w:hAnsi="Arial" w:cs="Arial"/>
        </w:rPr>
        <w:t>wildcat</w:t>
      </w:r>
      <w:r w:rsidRPr="00AE1595">
        <w:rPr>
          <w:rFonts w:ascii="Arial" w:hAnsi="Arial" w:cs="Arial"/>
        </w:rPr>
        <w:t xml:space="preserve">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w:t>
      </w:r>
      <w:r w:rsidRPr="00AE1595">
        <w:rPr>
          <w:rFonts w:ascii="Arial" w:hAnsi="Arial" w:cs="Arial"/>
        </w:rPr>
        <w:lastRenderedPageBreak/>
        <w:t xml:space="preserve">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1097F1A1"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w:t>
      </w:r>
      <w:r w:rsidR="00AA5E1C">
        <w:rPr>
          <w:rFonts w:ascii="Arial" w:hAnsi="Arial" w:cs="Arial"/>
        </w:rPr>
        <w:t>wildcat</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AA5E1C">
        <w:rPr>
          <w:rFonts w:ascii="Arial" w:hAnsi="Arial" w:cs="Arial"/>
        </w:rPr>
        <w:t>wildcat</w:t>
      </w:r>
      <w:r w:rsidRPr="00AE1595">
        <w:rPr>
          <w:rFonts w:ascii="Arial" w:hAnsi="Arial" w:cs="Arial"/>
        </w:rPr>
        <w:t xml:space="preserve">s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16905DD"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AA5E1C">
        <w:rPr>
          <w:rFonts w:ascii="Arial" w:hAnsi="Arial" w:cs="Arial"/>
        </w:rPr>
        <w:t>wildcat</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AA5E1C">
        <w:rPr>
          <w:rFonts w:ascii="Arial" w:hAnsi="Arial" w:cs="Arial"/>
        </w:rPr>
        <w:t>wildcat</w:t>
      </w:r>
      <w:r w:rsidRPr="00AE1595">
        <w:rPr>
          <w:rFonts w:ascii="Arial" w:hAnsi="Arial" w:cs="Arial"/>
        </w:rPr>
        <w:t xml:space="preserve">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 xml:space="preserve">F. </w:t>
      </w:r>
      <w:r w:rsidRPr="00AE1595">
        <w:rPr>
          <w:rFonts w:ascii="Arial" w:hAnsi="Arial" w:cs="Arial"/>
          <w:i/>
          <w:iCs/>
        </w:rPr>
        <w:lastRenderedPageBreak/>
        <w:t>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4BB22E32" w:rsidR="00340E41" w:rsidRPr="00AE1595" w:rsidRDefault="00340E41" w:rsidP="00AE1595">
      <w:pPr>
        <w:jc w:val="both"/>
        <w:rPr>
          <w:rFonts w:ascii="Arial" w:hAnsi="Arial" w:cs="Arial"/>
        </w:rPr>
      </w:pPr>
      <w:r w:rsidRPr="00AE1595">
        <w:rPr>
          <w:rFonts w:ascii="Arial" w:hAnsi="Arial" w:cs="Arial"/>
        </w:rPr>
        <w:t xml:space="preserve">Our second round posteriors for the effective divergence times of </w:t>
      </w:r>
      <w:r w:rsidR="00AA5E1C">
        <w:rPr>
          <w:rFonts w:ascii="Arial" w:hAnsi="Arial" w:cs="Arial"/>
        </w:rPr>
        <w:t>wildcat</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29F5692"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AA5E1C">
        <w:rPr>
          <w:rFonts w:ascii="Arial" w:hAnsi="Arial" w:cs="Arial"/>
        </w:rPr>
        <w:t>wildcat</w:t>
      </w:r>
      <w:r w:rsidRPr="00AE1595">
        <w:rPr>
          <w:rFonts w:ascii="Arial" w:hAnsi="Arial" w:cs="Arial"/>
        </w:rPr>
        <w:t xml:space="preserve">s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3DBBDEBD"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w:t>
      </w:r>
      <w:r w:rsidRPr="00AE1595">
        <w:rPr>
          <w:rFonts w:ascii="Arial" w:hAnsi="Arial" w:cs="Arial"/>
        </w:rPr>
        <w:lastRenderedPageBreak/>
        <w:t xml:space="preserve">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Pr="00AE1595"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0CC925F6"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w:t>
      </w:r>
      <w:r w:rsidRPr="00AE1595">
        <w:rPr>
          <w:rFonts w:ascii="Arial" w:hAnsi="Arial" w:cs="Arial"/>
        </w:rPr>
        <w:lastRenderedPageBreak/>
        <w:t xml:space="preserve">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w:t>
      </w:r>
      <w:r w:rsidRPr="00AE1595">
        <w:rPr>
          <w:rFonts w:ascii="Arial" w:hAnsi="Arial" w:cs="Arial"/>
        </w:rPr>
        <w:lastRenderedPageBreak/>
        <w:t xml:space="preserve">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05D93454" w:rsidR="00602A05" w:rsidRPr="00602A05" w:rsidRDefault="00602A05" w:rsidP="00602A05">
      <w:pPr>
        <w:pStyle w:val="ListParagraph"/>
        <w:numPr>
          <w:ilvl w:val="0"/>
          <w:numId w:val="19"/>
        </w:numPr>
        <w:jc w:val="both"/>
        <w:rPr>
          <w:rFonts w:ascii="Arial" w:hAnsi="Arial" w:cs="Arial"/>
        </w:rPr>
      </w:pPr>
      <w:r>
        <w:rPr>
          <w:rFonts w:ascii="Arial" w:hAnsi="Arial" w:cs="Arial"/>
        </w:rPr>
        <w:t xml:space="preserve">Future studies should try identifying samples that might be contribution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bookmarkStart w:id="1" w:name="_Hlk179379348"/>
      <w:r w:rsidRPr="00140866">
        <w:rPr>
          <w:rFonts w:ascii="Arial" w:hAnsi="Arial" w:cs="Arial"/>
          <w:b/>
          <w:bCs/>
          <w:lang w:val="de-DE"/>
        </w:rPr>
        <w:t>References</w:t>
      </w:r>
    </w:p>
    <w:p w14:paraId="5DA10639" w14:textId="77777777" w:rsidR="00385CAE" w:rsidRDefault="00AE1595" w:rsidP="00385CAE">
      <w:pPr>
        <w:pStyle w:val="Bibliography"/>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385CAE" w:rsidRPr="00385CAE">
        <w:rPr>
          <w:lang w:val="de-DE"/>
        </w:rPr>
        <w:t xml:space="preserve">Aeschbacher, S., Beaumont, M. A., &amp; Futschik, A. (2012). </w:t>
      </w:r>
      <w:r w:rsidR="00385CAE">
        <w:t xml:space="preserve">A novel approach for choosing summary statistics in approximate Bayesian computation. In </w:t>
      </w:r>
      <w:r w:rsidR="00385CAE">
        <w:rPr>
          <w:i/>
          <w:iCs/>
        </w:rPr>
        <w:t>Genetics</w:t>
      </w:r>
      <w:r w:rsidR="00385CAE">
        <w:t xml:space="preserve"> (Vol. 192, Issue 3, pp. 1027–1047).</w:t>
      </w:r>
    </w:p>
    <w:p w14:paraId="0578A98E" w14:textId="77777777" w:rsidR="00385CAE" w:rsidRDefault="00385CAE" w:rsidP="00385CAE">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10D4ED5" w14:textId="77777777" w:rsidR="00385CAE" w:rsidRDefault="00385CAE" w:rsidP="00385CAE">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695F53A" w14:textId="77777777" w:rsidR="00385CAE" w:rsidRDefault="00385CAE" w:rsidP="00385CAE">
      <w:pPr>
        <w:pStyle w:val="Bibliography"/>
      </w:pPr>
      <w:r>
        <w:lastRenderedPageBreak/>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71EDA695" w14:textId="77777777" w:rsidR="00385CAE" w:rsidRDefault="00385CAE" w:rsidP="00385CAE">
      <w:pPr>
        <w:pStyle w:val="Bibliography"/>
      </w:pPr>
      <w:r w:rsidRPr="00385CAE">
        <w:rPr>
          <w:lang w:val="fr-FR"/>
        </w:rPr>
        <w:t xml:space="preserve">Beaumont, M. A., &amp; Rannala, B. (2004). </w:t>
      </w:r>
      <w:r>
        <w:t xml:space="preserve">The Bayesian revolution in genetics. In </w:t>
      </w:r>
      <w:r>
        <w:rPr>
          <w:i/>
          <w:iCs/>
        </w:rPr>
        <w:t>Nature Reviews Genetics</w:t>
      </w:r>
      <w:r>
        <w:t xml:space="preserve"> (Vol. 5, Issue 4, pp. 251–261). https://doi.org/10.1038/nrg1318</w:t>
      </w:r>
    </w:p>
    <w:p w14:paraId="451C98E4" w14:textId="77777777" w:rsidR="00385CAE" w:rsidRDefault="00385CAE" w:rsidP="00385CAE">
      <w:pPr>
        <w:pStyle w:val="Bibliography"/>
      </w:pPr>
      <w:r>
        <w:t xml:space="preserve">Beaumont, M. A., Zhang, W., &amp; Balding, D. J. (2002). Approximate Bayesian computation in population genetics. In </w:t>
      </w:r>
      <w:r>
        <w:rPr>
          <w:i/>
          <w:iCs/>
        </w:rPr>
        <w:t>Genetics</w:t>
      </w:r>
      <w:r>
        <w:t xml:space="preserve"> (Vol. 162, Issue 4, pp. 2025–2035).</w:t>
      </w:r>
    </w:p>
    <w:p w14:paraId="752238EB" w14:textId="77777777" w:rsidR="00385CAE" w:rsidRDefault="00385CAE" w:rsidP="00385CAE">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3CEE8442" w14:textId="77777777" w:rsidR="00385CAE" w:rsidRDefault="00385CAE" w:rsidP="00385CAE">
      <w:pPr>
        <w:pStyle w:val="Bibliography"/>
      </w:pPr>
      <w:r w:rsidRPr="00385CAE">
        <w:rPr>
          <w:lang w:val="it-IT"/>
        </w:rPr>
        <w:t xml:space="preserve">Beugin, M., Salvador, O., Leblanc, G., Queney, G., Natoli, E., &amp; Pontier, D. (2020). </w:t>
      </w:r>
      <w:r>
        <w:t xml:space="preserve">Hybridization between Felis silvestris silvestris and Felis silvestris catus in two contrasted environments in France. In </w:t>
      </w:r>
      <w:r>
        <w:rPr>
          <w:i/>
          <w:iCs/>
        </w:rPr>
        <w:t>Ecology and Evolution</w:t>
      </w:r>
      <w:r>
        <w:t xml:space="preserve"> (Vol. 10, Issue 1, pp. 263–276).</w:t>
      </w:r>
    </w:p>
    <w:p w14:paraId="2554BF9B" w14:textId="77777777" w:rsidR="00385CAE" w:rsidRDefault="00385CAE" w:rsidP="00385CAE">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F4758CD" w14:textId="77777777" w:rsidR="00385CAE" w:rsidRDefault="00385CAE" w:rsidP="00385CAE">
      <w:pPr>
        <w:pStyle w:val="Bibliography"/>
      </w:pPr>
      <w:r>
        <w:t xml:space="preserve">Cannon, P., Ward, D., &amp; Schmon, S. M. (2022). Investigating the impact of model misspecification in neural simulation-based inference. In </w:t>
      </w:r>
      <w:r>
        <w:rPr>
          <w:i/>
          <w:iCs/>
        </w:rPr>
        <w:t>arXiv preprint arXiv:2209.01845</w:t>
      </w:r>
      <w:r>
        <w:t>.</w:t>
      </w:r>
    </w:p>
    <w:p w14:paraId="2F2692DB" w14:textId="77777777" w:rsidR="00385CAE" w:rsidRDefault="00385CAE" w:rsidP="00385CAE">
      <w:pPr>
        <w:pStyle w:val="Bibliography"/>
      </w:pPr>
      <w:r>
        <w:rPr>
          <w:i/>
          <w:iCs/>
        </w:rPr>
        <w:t>CATS Report Scotland</w:t>
      </w:r>
      <w:r>
        <w:t>. (2021). [Report]. Cats Protection.</w:t>
      </w:r>
    </w:p>
    <w:p w14:paraId="75DCA1FD" w14:textId="77777777" w:rsidR="00385CAE" w:rsidRDefault="00385CAE" w:rsidP="00385CAE">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C3F5D39" w14:textId="77777777" w:rsidR="00385CAE" w:rsidRDefault="00385CAE" w:rsidP="00385CAE">
      <w:pPr>
        <w:pStyle w:val="Bibliography"/>
      </w:pPr>
      <w:r>
        <w:lastRenderedPageBreak/>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5E8265B" w14:textId="77777777" w:rsidR="00385CAE" w:rsidRDefault="00385CAE" w:rsidP="00385CAE">
      <w:pPr>
        <w:pStyle w:val="Bibliography"/>
      </w:pPr>
      <w:r w:rsidRPr="00385CAE">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061431F3" w14:textId="77777777" w:rsidR="00385CAE" w:rsidRDefault="00385CAE" w:rsidP="00385CAE">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4FCCF64B" w14:textId="77777777" w:rsidR="00385CAE" w:rsidRPr="00385CAE" w:rsidRDefault="00385CAE" w:rsidP="00385CAE">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385CAE">
        <w:rPr>
          <w:lang w:val="de-DE"/>
        </w:rPr>
        <w:t xml:space="preserve">In </w:t>
      </w:r>
      <w:r w:rsidRPr="00385CAE">
        <w:rPr>
          <w:i/>
          <w:iCs/>
          <w:lang w:val="de-DE"/>
        </w:rPr>
        <w:t>eLife</w:t>
      </w:r>
      <w:r w:rsidRPr="00385CAE">
        <w:rPr>
          <w:lang w:val="de-DE"/>
        </w:rPr>
        <w:t xml:space="preserve"> (Vol. 9, p. e56261). https://doi.org/10.7554/eLife.56261</w:t>
      </w:r>
    </w:p>
    <w:p w14:paraId="05116BDF" w14:textId="77777777" w:rsidR="00385CAE" w:rsidRDefault="00385CAE" w:rsidP="00385CAE">
      <w:pPr>
        <w:pStyle w:val="Bibliography"/>
      </w:pPr>
      <w:r w:rsidRPr="00385CAE">
        <w:rPr>
          <w:lang w:val="de-DE"/>
        </w:rPr>
        <w:t xml:space="preserve">Greenberg, D., Nonnenmacher, M., &amp; Macke, J. (2019). </w:t>
      </w:r>
      <w:r>
        <w:rPr>
          <w:i/>
          <w:iCs/>
        </w:rPr>
        <w:t>Automatic posterior transformation for likelihood-free inference</w:t>
      </w:r>
      <w:r>
        <w:t xml:space="preserve"> (pp. 2404–2414). PMLR.</w:t>
      </w:r>
    </w:p>
    <w:p w14:paraId="08640E93" w14:textId="77777777" w:rsidR="00385CAE" w:rsidRDefault="00385CAE" w:rsidP="00385CAE">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18FD89A" w14:textId="77777777" w:rsidR="00385CAE" w:rsidRDefault="00385CAE" w:rsidP="00385CAE">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06752C18" w14:textId="77777777" w:rsidR="00385CAE" w:rsidRDefault="00385CAE" w:rsidP="00385CAE">
      <w:pPr>
        <w:pStyle w:val="Bibliography"/>
      </w:pPr>
      <w:r w:rsidRPr="00385CAE">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58294546" w14:textId="77777777" w:rsidR="00385CAE" w:rsidRDefault="00385CAE" w:rsidP="00385CAE">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42536860" w14:textId="77777777" w:rsidR="00385CAE" w:rsidRDefault="00385CAE" w:rsidP="00385CAE">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14D81294" w14:textId="77777777" w:rsidR="00385CAE" w:rsidRDefault="00385CAE" w:rsidP="00385CAE">
      <w:pPr>
        <w:pStyle w:val="Bibliography"/>
      </w:pPr>
      <w:r>
        <w:lastRenderedPageBreak/>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04D7A3A" w14:textId="77777777" w:rsidR="00385CAE" w:rsidRDefault="00385CAE" w:rsidP="00385CAE">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7756E154" w14:textId="77777777" w:rsidR="00385CAE" w:rsidRDefault="00385CAE" w:rsidP="00385CAE">
      <w:pPr>
        <w:pStyle w:val="Bibliography"/>
      </w:pPr>
      <w:r w:rsidRPr="00385CAE">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B0F40AF" w14:textId="77777777" w:rsidR="00385CAE" w:rsidRDefault="00385CAE" w:rsidP="00385CAE">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73316C70" w14:textId="77777777" w:rsidR="00385CAE" w:rsidRDefault="00385CAE" w:rsidP="00385CAE">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A19EFFC" w14:textId="77777777" w:rsidR="00385CAE" w:rsidRDefault="00385CAE" w:rsidP="00385CAE">
      <w:pPr>
        <w:pStyle w:val="Bibliography"/>
      </w:pPr>
      <w:r>
        <w:t xml:space="preserve">Jamieson, A., Carmagnini, A., Howard-McCombe, J., Doherty, S., Hirons, A., Dimopolous, E., Lin, A., Allen, R., Anderson-Whymark, H., &amp; Barnett, R. (2023). </w:t>
      </w:r>
      <w:r>
        <w:rPr>
          <w:i/>
          <w:iCs/>
        </w:rPr>
        <w:t>Palaeogenomic Evidence for the Long-Term Reproductive Isolation Between Wild and Domestic Cats</w:t>
      </w:r>
      <w:r>
        <w:t>.</w:t>
      </w:r>
    </w:p>
    <w:p w14:paraId="60187495" w14:textId="77777777" w:rsidR="00385CAE" w:rsidRDefault="00385CAE" w:rsidP="00385CAE">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253D5065" w14:textId="77777777" w:rsidR="00385CAE" w:rsidRDefault="00385CAE" w:rsidP="00385CAE">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3C420B7B" w14:textId="77777777" w:rsidR="00385CAE" w:rsidRDefault="00385CAE" w:rsidP="00385CAE">
      <w:pPr>
        <w:pStyle w:val="Bibliography"/>
      </w:pPr>
      <w:r>
        <w:lastRenderedPageBreak/>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4CBF50E3" w14:textId="77777777" w:rsidR="00385CAE" w:rsidRDefault="00385CAE" w:rsidP="00385CAE">
      <w:pPr>
        <w:pStyle w:val="Bibliography"/>
      </w:pPr>
      <w:r w:rsidRPr="00385CAE">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628F012F" w14:textId="77777777" w:rsidR="00385CAE" w:rsidRDefault="00385CAE" w:rsidP="00385CAE">
      <w:pPr>
        <w:pStyle w:val="Bibliography"/>
      </w:pPr>
      <w:r>
        <w:t xml:space="preserve">Kidger, P., &amp; Garcia, C. (2021). Equinox: Neural networks in JAX via callable PyTrees and filtered transformations. </w:t>
      </w:r>
      <w:r>
        <w:rPr>
          <w:i/>
          <w:iCs/>
        </w:rPr>
        <w:t>arXiv Preprint arXiv:2111.00254</w:t>
      </w:r>
      <w:r>
        <w:t>.</w:t>
      </w:r>
    </w:p>
    <w:p w14:paraId="232D576B" w14:textId="77777777" w:rsidR="00385CAE" w:rsidRDefault="00385CAE" w:rsidP="00385CAE">
      <w:pPr>
        <w:pStyle w:val="Bibliography"/>
      </w:pPr>
      <w:r>
        <w:t xml:space="preserve">Kingman, J. F. C. (1982). The coalescent. In </w:t>
      </w:r>
      <w:r>
        <w:rPr>
          <w:i/>
          <w:iCs/>
        </w:rPr>
        <w:t>Stochastic Processes and their Applications</w:t>
      </w:r>
      <w:r>
        <w:t xml:space="preserve"> (Vol. 13, Issue 3, pp. 235–248). https://doi.org/10.1016/0304-4149(82)90011-4</w:t>
      </w:r>
    </w:p>
    <w:p w14:paraId="1D7F7A91" w14:textId="77777777" w:rsidR="00385CAE" w:rsidRDefault="00385CAE" w:rsidP="00385CAE">
      <w:pPr>
        <w:pStyle w:val="Bibliography"/>
      </w:pPr>
      <w:r w:rsidRPr="00385CAE">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E8DC639" w14:textId="77777777" w:rsidR="00385CAE" w:rsidRDefault="00385CAE" w:rsidP="00385CAE">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5FFA3F5D" w14:textId="77777777" w:rsidR="00385CAE" w:rsidRDefault="00385CAE" w:rsidP="00385CAE">
      <w:pPr>
        <w:pStyle w:val="Bibliography"/>
      </w:pPr>
      <w:r w:rsidRPr="00385CAE">
        <w:rPr>
          <w:lang w:val="de-DE"/>
        </w:rPr>
        <w:t xml:space="preserve">Mellett, C. L., Hodgson, D. M., Lang, A., Mauz, B., Selby, I., &amp; Plater,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1E5DB7A4" w14:textId="77777777" w:rsidR="00385CAE" w:rsidRDefault="00385CAE" w:rsidP="00385CAE">
      <w:pPr>
        <w:pStyle w:val="Bibliography"/>
      </w:pPr>
      <w:r>
        <w:t xml:space="preserve">Neaves, L. E., &amp; Hollingsworth, P. M. (2013). </w:t>
      </w:r>
      <w:r>
        <w:rPr>
          <w:i/>
          <w:iCs/>
        </w:rPr>
        <w:t>The Scottish wildcat (Felis sylvestris): A review of genetic information and its implications for management</w:t>
      </w:r>
      <w:r>
        <w:t>.</w:t>
      </w:r>
    </w:p>
    <w:p w14:paraId="0C5AD4CA" w14:textId="77777777" w:rsidR="00385CAE" w:rsidRDefault="00385CAE" w:rsidP="00385CAE">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3A2046E" w14:textId="77777777" w:rsidR="00385CAE" w:rsidRDefault="00385CAE" w:rsidP="00385CAE">
      <w:pPr>
        <w:pStyle w:val="Bibliography"/>
      </w:pPr>
      <w:r>
        <w:lastRenderedPageBreak/>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4990A888" w14:textId="77777777" w:rsidR="00385CAE" w:rsidRDefault="00385CAE" w:rsidP="00385CAE">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4D9E4891" w14:textId="77777777" w:rsidR="00385CAE" w:rsidRDefault="00385CAE" w:rsidP="00385CAE">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4C52B060" w14:textId="77777777" w:rsidR="00385CAE" w:rsidRDefault="00385CAE" w:rsidP="00385CAE">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1B453A94" w14:textId="77777777" w:rsidR="00385CAE" w:rsidRDefault="00385CAE" w:rsidP="00385CAE">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49E5023A" w14:textId="77777777" w:rsidR="00385CAE" w:rsidRDefault="00385CAE" w:rsidP="00385CAE">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71934954" w14:textId="77777777" w:rsidR="00385CAE" w:rsidRDefault="00385CAE" w:rsidP="00385CAE">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3A7108B0" w14:textId="77777777" w:rsidR="00385CAE" w:rsidRDefault="00385CAE" w:rsidP="00385CAE">
      <w:pPr>
        <w:pStyle w:val="Bibliography"/>
      </w:pPr>
      <w:r w:rsidRPr="00385CAE">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1D671471" w14:textId="77777777" w:rsidR="00385CAE" w:rsidRDefault="00385CAE" w:rsidP="00385CAE">
      <w:pPr>
        <w:pStyle w:val="Bibliography"/>
      </w:pPr>
      <w:r>
        <w:t xml:space="preserve">Steinrücken, M., Kamm, J., Spence, J. P., &amp; Song, Y. S. (2019). Inference of complex population histories using whole-genome sequences from multiple populations. In </w:t>
      </w:r>
      <w:r>
        <w:rPr>
          <w:i/>
          <w:iCs/>
        </w:rPr>
        <w:t xml:space="preserve">Proceedings of the </w:t>
      </w:r>
      <w:r>
        <w:rPr>
          <w:i/>
          <w:iCs/>
        </w:rPr>
        <w:lastRenderedPageBreak/>
        <w:t>National Academy of Sciences</w:t>
      </w:r>
      <w:r>
        <w:t xml:space="preserve"> (Vol. 116, Issue 34, pp. 17115–17120). https://doi.org/10.1073/pnas.1905060116</w:t>
      </w:r>
    </w:p>
    <w:p w14:paraId="1687F7FD" w14:textId="77777777" w:rsidR="00385CAE" w:rsidRDefault="00385CAE" w:rsidP="00385CAE">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79415C94" w14:textId="77777777" w:rsidR="00385CAE" w:rsidRDefault="00385CAE" w:rsidP="00385CAE">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5B899865" w14:textId="77777777" w:rsidR="00385CAE" w:rsidRDefault="00385CAE" w:rsidP="00385CAE">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8A833A2" w14:textId="77777777" w:rsidR="00385CAE" w:rsidRDefault="00385CAE" w:rsidP="00385CAE">
      <w:pPr>
        <w:pStyle w:val="Bibliography"/>
      </w:pPr>
      <w:r>
        <w:t xml:space="preserve">Ward, D. (2024). </w:t>
      </w:r>
      <w:r>
        <w:rPr>
          <w:i/>
          <w:iCs/>
        </w:rPr>
        <w:t>FlowJAX: Distributions and Normalizing Flows in Jax</w:t>
      </w:r>
      <w:r>
        <w:t xml:space="preserve"> (Version 12.0.1) [Computer software]. https://doi.org/10.5281/zenodo.10402073</w:t>
      </w:r>
    </w:p>
    <w:p w14:paraId="77D198A0" w14:textId="77777777" w:rsidR="00385CAE" w:rsidRDefault="00385CAE" w:rsidP="00385CAE">
      <w:pPr>
        <w:pStyle w:val="Bibliography"/>
      </w:pPr>
      <w:r>
        <w:t xml:space="preserve">Ward, Daniel. (2021). </w:t>
      </w:r>
      <w:r>
        <w:rPr>
          <w:i/>
          <w:iCs/>
        </w:rPr>
        <w:t>Scottish Wildcats and Simulations as a Tool for Demographic Inference</w:t>
      </w:r>
      <w:r>
        <w:t xml:space="preserve"> [Thesis].</w:t>
      </w:r>
    </w:p>
    <w:p w14:paraId="3ED93CF8" w14:textId="77777777" w:rsidR="00385CAE" w:rsidRDefault="00385CAE" w:rsidP="00385CAE">
      <w:pPr>
        <w:pStyle w:val="Bibliography"/>
      </w:pPr>
      <w:r w:rsidRPr="00385CAE">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6D93BDEC" w:rsidR="005E1FCB" w:rsidRPr="00AE1595" w:rsidRDefault="00AE1595" w:rsidP="00AE1595">
      <w:pPr>
        <w:rPr>
          <w:rFonts w:ascii="Arial" w:hAnsi="Arial" w:cs="Arial"/>
        </w:rPr>
      </w:pPr>
      <w:r w:rsidRPr="00AE1595">
        <w:rPr>
          <w:rFonts w:ascii="Arial" w:hAnsi="Arial" w:cs="Arial"/>
        </w:rPr>
        <w:fldChar w:fldCharType="end"/>
      </w:r>
      <w:bookmarkEnd w:id="1"/>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AE1595">
            <w:pPr>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56EF27D8"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AA5E1C">
              <w:rPr>
                <w:rFonts w:ascii="Arial" w:hAnsi="Arial" w:cs="Arial"/>
              </w:rPr>
              <w:t>wildcat</w:t>
            </w:r>
            <w:r w:rsidRPr="00AE1595">
              <w:rPr>
                <w:rFonts w:ascii="Arial" w:hAnsi="Arial" w:cs="Arial"/>
              </w:rPr>
              <w:t xml:space="preserve">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385CAE">
            <w:pPr>
              <w:jc w:val="both"/>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AE1595">
            <w:pPr>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AE1595">
            <w:pPr>
              <w:jc w:val="both"/>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1C8FC9C"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AA5E1C">
              <w:rPr>
                <w:rFonts w:ascii="Arial" w:hAnsi="Arial" w:cs="Arial"/>
              </w:rPr>
              <w:t>wildcat</w:t>
            </w:r>
            <w:r w:rsidRPr="00AE1595">
              <w:rPr>
                <w:rFonts w:ascii="Arial" w:hAnsi="Arial" w:cs="Arial"/>
              </w:rPr>
              <w:t xml:space="preserve">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5D5C7713"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2"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2"/>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w:t>
                                  </w:r>
                                  <w:r>
                                    <w:rPr>
                                      <w:rFonts w:ascii="Arial" w:hAnsi="Arial" w:cs="Arial"/>
                                      <w:b/>
                                      <w:bCs/>
                                      <w:sz w:val="24"/>
                                      <w:szCs w:val="24"/>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">
                <v:group id="Group 215" o:spid="_x0000_s1034" style="position:absolute;left:488;width:69930;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4" o:spid="_x0000_s1035"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3" o:spid="_x0000_s1036"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2" o:spid="_x0000_s1037" style="position:absolute;left:1884;width:68045;height:67703" coordsize="62974,6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8" style="position:absolute;width:58450;height:63569" coordsize="58450,6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8" o:spid="_x0000_s1039" style="position:absolute;width:58450;height:62578" coordsize="58450,6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2" o:spid="_x0000_s1040" style="position:absolute;left:448;width:57900;height:30582" coordsize="57899,3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&#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&#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&#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&#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&#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&#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&#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&#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&#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&#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&#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&#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&#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&#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&#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&#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&#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&#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54" o:spid="_x0000_s106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65"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3" o:spid="_x0000_s107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w:t>
                            </w:r>
                            <w:r>
                              <w:rPr>
                                <w:rFonts w:ascii="Arial" w:hAnsi="Arial" w:cs="Arial"/>
                                <w:b/>
                                <w:bCs/>
                                <w:sz w:val="24"/>
                                <w:szCs w:val="24"/>
                                <w:lang w:val="en-US"/>
                              </w:rPr>
                              <w:t>i)</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03" o:spid="_x0000_s1075" type="#_x0000_t202" style="position:absolute;top:69;width:5374;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3" w:name="OLE_LINK2"/>
      <w:r w:rsidRPr="00AE1595">
        <w:rPr>
          <w:rFonts w:ascii="Arial" w:hAnsi="Arial" w:cs="Arial"/>
        </w:rPr>
        <w:t>Density plots of the prior (P), first round posterior (R1), and second round posterior (R2) distributions for model parameters.</w:t>
      </w:r>
      <w:bookmarkEnd w:id="3"/>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48">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79"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">
                <v:group id="Group 31" o:spid="_x0000_s1080"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81"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82"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83"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50" o:title="A graph of colored dots&#10;&#10;Description automatically generated" cropright="11780f"/>
                      </v:shape>
                      <v:shape id="Picture 26" o:spid="_x0000_s1084"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51" o:title="A graph of colored dots&#10;&#10;Description automatically generated with medium confidence" cropright="15786f"/>
                      </v:shape>
                    </v:group>
                    <v:shape id="Text Box 2" o:spid="_x0000_s1085"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86"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87"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52"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sectPr w:rsidR="00BE47FC" w:rsidRPr="00AE1595" w:rsidSect="00494BB9">
      <w:footerReference w:type="default" r:id="rId53"/>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248083" w14:textId="77777777" w:rsidR="00B3268A" w:rsidRDefault="00B3268A" w:rsidP="00D951F6">
      <w:pPr>
        <w:spacing w:line="240" w:lineRule="auto"/>
      </w:pPr>
      <w:r>
        <w:separator/>
      </w:r>
    </w:p>
  </w:endnote>
  <w:endnote w:type="continuationSeparator" w:id="0">
    <w:p w14:paraId="3E3D5228" w14:textId="77777777" w:rsidR="00B3268A" w:rsidRDefault="00B3268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9311FF" w14:textId="77777777" w:rsidR="00B3268A" w:rsidRDefault="00B3268A" w:rsidP="00D951F6">
      <w:pPr>
        <w:spacing w:line="240" w:lineRule="auto"/>
      </w:pPr>
      <w:r>
        <w:separator/>
      </w:r>
    </w:p>
  </w:footnote>
  <w:footnote w:type="continuationSeparator" w:id="0">
    <w:p w14:paraId="29B8D50B" w14:textId="77777777" w:rsidR="00B3268A" w:rsidRDefault="00B3268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774D"/>
    <w:rsid w:val="000D6D03"/>
    <w:rsid w:val="000E1E47"/>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6B3B"/>
    <w:rsid w:val="002D3B44"/>
    <w:rsid w:val="002D48B0"/>
    <w:rsid w:val="002E08D5"/>
    <w:rsid w:val="002E2640"/>
    <w:rsid w:val="002F0430"/>
    <w:rsid w:val="002F5B23"/>
    <w:rsid w:val="002F6C3F"/>
    <w:rsid w:val="00310B4C"/>
    <w:rsid w:val="003168BA"/>
    <w:rsid w:val="00323366"/>
    <w:rsid w:val="00324D1A"/>
    <w:rsid w:val="00330C6E"/>
    <w:rsid w:val="00340E41"/>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6211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373E"/>
    <w:rsid w:val="006B6B19"/>
    <w:rsid w:val="006B6BE1"/>
    <w:rsid w:val="006C59C2"/>
    <w:rsid w:val="006C6276"/>
    <w:rsid w:val="006D236D"/>
    <w:rsid w:val="006D360A"/>
    <w:rsid w:val="006F55CA"/>
    <w:rsid w:val="007121AC"/>
    <w:rsid w:val="007231A2"/>
    <w:rsid w:val="00736068"/>
    <w:rsid w:val="00762B01"/>
    <w:rsid w:val="007650F5"/>
    <w:rsid w:val="0076557C"/>
    <w:rsid w:val="00792F6F"/>
    <w:rsid w:val="00793D38"/>
    <w:rsid w:val="007A14AE"/>
    <w:rsid w:val="007A2A57"/>
    <w:rsid w:val="007B2424"/>
    <w:rsid w:val="007C3E52"/>
    <w:rsid w:val="007C44F7"/>
    <w:rsid w:val="007D4993"/>
    <w:rsid w:val="007E19FE"/>
    <w:rsid w:val="00810ADF"/>
    <w:rsid w:val="00827131"/>
    <w:rsid w:val="00831C39"/>
    <w:rsid w:val="008328E7"/>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5182B"/>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30E40"/>
    <w:rsid w:val="00B3268A"/>
    <w:rsid w:val="00B41906"/>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72ED7"/>
    <w:rsid w:val="00C924DD"/>
    <w:rsid w:val="00C97CDE"/>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824BD"/>
    <w:rsid w:val="00E82F30"/>
    <w:rsid w:val="00EA186B"/>
    <w:rsid w:val="00EB304B"/>
    <w:rsid w:val="00EB7A1F"/>
    <w:rsid w:val="00EC2D39"/>
    <w:rsid w:val="00ED2B41"/>
    <w:rsid w:val="00ED5F8D"/>
    <w:rsid w:val="00ED7962"/>
    <w:rsid w:val="00F10E80"/>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theme" Target="theme/theme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5326</Words>
  <Characters>144364</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3</cp:revision>
  <cp:lastPrinted>2023-09-12T09:20:00Z</cp:lastPrinted>
  <dcterms:created xsi:type="dcterms:W3CDTF">2023-09-11T23:26:00Z</dcterms:created>
  <dcterms:modified xsi:type="dcterms:W3CDTF">2024-10-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67fG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